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826FCF"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826FCF"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826FCF"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826FCF"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826FCF"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826FCF"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826FCF"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826FCF"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826FCF"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826FCF"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826FCF"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826FCF"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826FCF"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826FCF"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826FCF"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826FCF"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826FCF"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826FCF"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826FCF"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826FCF"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826FCF"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826FCF"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826FCF"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826FCF"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826FCF"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826FCF"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826FCF"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727C9040" w:rsidR="00826009" w:rsidRDefault="00826009" w:rsidP="0040163B">
      <w:pPr>
        <w:pStyle w:val="Legenda"/>
        <w:jc w:val="center"/>
      </w:pPr>
      <w:r>
        <w:t xml:space="preserve">Figura </w:t>
      </w:r>
      <w:fldSimple w:instr=" SEQ Figura \* ARABIC ">
        <w:r w:rsidR="00F34FC3">
          <w:rPr>
            <w:noProof/>
          </w:rPr>
          <w:t>2</w:t>
        </w:r>
      </w:fldSimple>
      <w:r>
        <w:t xml:space="preserve"> Resultado de busca dos </w:t>
      </w:r>
      <w:proofErr w:type="spellStart"/>
      <w:r>
        <w:t>proceedings</w:t>
      </w:r>
      <w:proofErr w:type="spellEnd"/>
      <w:r>
        <w:t xml:space="preserve">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72F35609" w:rsidR="00F34FC3" w:rsidRDefault="00F34FC3" w:rsidP="0040163B">
      <w:pPr>
        <w:pStyle w:val="Legenda"/>
        <w:jc w:val="center"/>
      </w:pPr>
      <w:r>
        <w:t xml:space="preserve">Figura </w:t>
      </w:r>
      <w:fldSimple w:instr=" SEQ Figura \* ARABIC ">
        <w:r>
          <w:rPr>
            <w:noProof/>
          </w:rPr>
          <w:t>3</w:t>
        </w:r>
      </w:fldSimple>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6F685B16" w14:textId="117B4A57" w:rsidR="007815D6" w:rsidRDefault="007815D6" w:rsidP="0080100E"/>
    <w:p w14:paraId="41DF9C16" w14:textId="5232CF82" w:rsidR="007815D6" w:rsidRDefault="006D6DF0" w:rsidP="0080100E">
      <w:r>
        <w:rPr>
          <w:noProof/>
        </w:rPr>
        <w:drawing>
          <wp:inline distT="0" distB="0" distL="0" distR="0" wp14:anchorId="024F9CE6" wp14:editId="285177BF">
            <wp:extent cx="5486400" cy="3200400"/>
            <wp:effectExtent l="0" t="0" r="0"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58569BD" w14:textId="77777777" w:rsidR="007815D6" w:rsidRDefault="007815D6" w:rsidP="0080100E"/>
    <w:p w14:paraId="7A5B0100" w14:textId="77C087D9" w:rsidR="00215DF2" w:rsidRDefault="00E863CD" w:rsidP="0080100E">
      <w:r>
        <w:tab/>
      </w:r>
      <w:r w:rsidR="00215DF2">
        <w:t>Essa pesquisa tem como objetivo responder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r w:rsidRPr="00851B82">
        <w:rPr>
          <w:lang w:val="en-US"/>
        </w:rPr>
        <w:t>The New Challenges when Modeling Context through Diversity over</w:t>
      </w:r>
      <w:r>
        <w:rPr>
          <w:lang w:val="en-US"/>
        </w:rPr>
        <w:t xml:space="preserve"> </w:t>
      </w:r>
      <w:r w:rsidRPr="00851B82">
        <w:rPr>
          <w:lang w:val="en-US"/>
        </w:rPr>
        <w:t>Time in Recommender Systems</w:t>
      </w:r>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r w:rsidRPr="00E9095F">
        <w:rPr>
          <w:lang w:val="en-US"/>
        </w:rPr>
        <w:t>Prediction of music pairwise preferences from facial expressions</w:t>
      </w:r>
    </w:p>
    <w:p w14:paraId="57805E5A" w14:textId="3CBAC72F" w:rsidR="00263DDD" w:rsidRDefault="00263DDD" w:rsidP="00263DDD">
      <w:pPr>
        <w:rPr>
          <w:lang w:val="en-US"/>
        </w:rPr>
      </w:pPr>
      <w:r>
        <w:rPr>
          <w:lang w:val="en-US"/>
        </w:rPr>
        <w:lastRenderedPageBreak/>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r w:rsidRPr="00D064C6">
        <w:rPr>
          <w:lang w:val="en-US"/>
        </w:rPr>
        <w:t>Towards Intent-Aware Contextual Music Recommendation: Initial Experiments</w:t>
      </w:r>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r w:rsidRPr="00D064C6">
        <w:rPr>
          <w:lang w:val="en-US"/>
        </w:rPr>
        <w:t>Quantitative Study of Music Listening Behavior in a Smartphone Context</w:t>
      </w:r>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9"/>
          <w:headerReference w:type="first" r:id="rId20"/>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1"/>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DA2076" w14:textId="77777777" w:rsidR="00826FCF" w:rsidRDefault="00826FCF" w:rsidP="0080100E">
      <w:r>
        <w:separator/>
      </w:r>
    </w:p>
    <w:p w14:paraId="541C14ED" w14:textId="77777777" w:rsidR="00826FCF" w:rsidRDefault="00826FCF" w:rsidP="0080100E"/>
    <w:p w14:paraId="545B9B91" w14:textId="77777777" w:rsidR="00826FCF" w:rsidRDefault="00826FCF" w:rsidP="0080100E"/>
    <w:p w14:paraId="596BF0DA" w14:textId="77777777" w:rsidR="00826FCF" w:rsidRDefault="00826FCF" w:rsidP="0080100E"/>
    <w:p w14:paraId="1D03B99B" w14:textId="77777777" w:rsidR="00826FCF" w:rsidRDefault="00826FCF" w:rsidP="0080100E"/>
    <w:p w14:paraId="32F4440E" w14:textId="77777777" w:rsidR="00826FCF" w:rsidRDefault="00826FCF" w:rsidP="0080100E"/>
    <w:p w14:paraId="5FE39145" w14:textId="77777777" w:rsidR="00826FCF" w:rsidRDefault="00826FCF" w:rsidP="0080100E"/>
    <w:p w14:paraId="3848E925" w14:textId="77777777" w:rsidR="00826FCF" w:rsidRDefault="00826FCF" w:rsidP="0080100E"/>
    <w:p w14:paraId="60250B8D" w14:textId="77777777" w:rsidR="00826FCF" w:rsidRDefault="00826FCF" w:rsidP="0080100E"/>
    <w:p w14:paraId="08391BA2" w14:textId="77777777" w:rsidR="00826FCF" w:rsidRDefault="00826FCF" w:rsidP="0080100E"/>
    <w:p w14:paraId="11E5CF8D" w14:textId="77777777" w:rsidR="00826FCF" w:rsidRDefault="00826FCF" w:rsidP="0080100E"/>
    <w:p w14:paraId="38580274" w14:textId="77777777" w:rsidR="00826FCF" w:rsidRDefault="00826FCF" w:rsidP="0080100E"/>
    <w:p w14:paraId="2362F8C1" w14:textId="77777777" w:rsidR="00826FCF" w:rsidRDefault="00826FCF" w:rsidP="0080100E"/>
    <w:p w14:paraId="26EDCB12" w14:textId="77777777" w:rsidR="00826FCF" w:rsidRDefault="00826FCF" w:rsidP="0080100E"/>
    <w:p w14:paraId="0B944BE8" w14:textId="77777777" w:rsidR="00826FCF" w:rsidRDefault="00826FCF"/>
    <w:p w14:paraId="5330B901" w14:textId="77777777" w:rsidR="00826FCF" w:rsidRDefault="00826FCF" w:rsidP="009F310A"/>
    <w:p w14:paraId="0F363E46" w14:textId="77777777" w:rsidR="00826FCF" w:rsidRDefault="00826FCF" w:rsidP="00152AD4"/>
  </w:endnote>
  <w:endnote w:type="continuationSeparator" w:id="0">
    <w:p w14:paraId="21BFC379" w14:textId="77777777" w:rsidR="00826FCF" w:rsidRDefault="00826FCF" w:rsidP="0080100E">
      <w:r>
        <w:continuationSeparator/>
      </w:r>
    </w:p>
    <w:p w14:paraId="54BACE26" w14:textId="77777777" w:rsidR="00826FCF" w:rsidRDefault="00826FCF" w:rsidP="0080100E"/>
    <w:p w14:paraId="1D8375CD" w14:textId="77777777" w:rsidR="00826FCF" w:rsidRDefault="00826FCF" w:rsidP="0080100E"/>
    <w:p w14:paraId="574B05D3" w14:textId="77777777" w:rsidR="00826FCF" w:rsidRDefault="00826FCF" w:rsidP="0080100E"/>
    <w:p w14:paraId="742B4D03" w14:textId="77777777" w:rsidR="00826FCF" w:rsidRDefault="00826FCF" w:rsidP="0080100E"/>
    <w:p w14:paraId="3C36525E" w14:textId="77777777" w:rsidR="00826FCF" w:rsidRDefault="00826FCF" w:rsidP="0080100E"/>
    <w:p w14:paraId="0B02B7BE" w14:textId="77777777" w:rsidR="00826FCF" w:rsidRDefault="00826FCF" w:rsidP="0080100E"/>
    <w:p w14:paraId="024FB477" w14:textId="77777777" w:rsidR="00826FCF" w:rsidRDefault="00826FCF" w:rsidP="0080100E"/>
    <w:p w14:paraId="46CAF4CC" w14:textId="77777777" w:rsidR="00826FCF" w:rsidRDefault="00826FCF" w:rsidP="0080100E"/>
    <w:p w14:paraId="731E1F75" w14:textId="77777777" w:rsidR="00826FCF" w:rsidRDefault="00826FCF" w:rsidP="0080100E"/>
    <w:p w14:paraId="65A9CB2E" w14:textId="77777777" w:rsidR="00826FCF" w:rsidRDefault="00826FCF" w:rsidP="0080100E"/>
    <w:p w14:paraId="3DE49155" w14:textId="77777777" w:rsidR="00826FCF" w:rsidRDefault="00826FCF" w:rsidP="0080100E"/>
    <w:p w14:paraId="04A839C2" w14:textId="77777777" w:rsidR="00826FCF" w:rsidRDefault="00826FCF" w:rsidP="0080100E"/>
    <w:p w14:paraId="44BC6CB7" w14:textId="77777777" w:rsidR="00826FCF" w:rsidRDefault="00826FCF" w:rsidP="0080100E"/>
    <w:p w14:paraId="0BA38CE3" w14:textId="77777777" w:rsidR="00826FCF" w:rsidRDefault="00826FCF"/>
    <w:p w14:paraId="1C60A33A" w14:textId="77777777" w:rsidR="00826FCF" w:rsidRDefault="00826FCF" w:rsidP="009F310A"/>
    <w:p w14:paraId="4262BBD7" w14:textId="77777777" w:rsidR="00826FCF" w:rsidRDefault="00826FCF"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F19DCE" w14:textId="77777777" w:rsidR="00826FCF" w:rsidRDefault="00826FCF" w:rsidP="0080100E">
      <w:r>
        <w:separator/>
      </w:r>
    </w:p>
    <w:p w14:paraId="713F9C35" w14:textId="77777777" w:rsidR="00826FCF" w:rsidRDefault="00826FCF" w:rsidP="0080100E"/>
    <w:p w14:paraId="30589C2F" w14:textId="77777777" w:rsidR="00826FCF" w:rsidRDefault="00826FCF" w:rsidP="0080100E"/>
    <w:p w14:paraId="526C8586" w14:textId="77777777" w:rsidR="00826FCF" w:rsidRDefault="00826FCF" w:rsidP="0080100E"/>
    <w:p w14:paraId="284B4657" w14:textId="77777777" w:rsidR="00826FCF" w:rsidRDefault="00826FCF" w:rsidP="0080100E"/>
    <w:p w14:paraId="6AD63738" w14:textId="77777777" w:rsidR="00826FCF" w:rsidRDefault="00826FCF"/>
    <w:p w14:paraId="3711415A" w14:textId="77777777" w:rsidR="00826FCF" w:rsidRDefault="00826FCF" w:rsidP="009F310A"/>
    <w:p w14:paraId="2C04E3A7" w14:textId="77777777" w:rsidR="00826FCF" w:rsidRDefault="00826FCF" w:rsidP="00152AD4"/>
  </w:footnote>
  <w:footnote w:type="continuationSeparator" w:id="0">
    <w:p w14:paraId="1B6B379F" w14:textId="77777777" w:rsidR="00826FCF" w:rsidRDefault="00826FCF" w:rsidP="0080100E">
      <w:r>
        <w:continuationSeparator/>
      </w:r>
    </w:p>
    <w:p w14:paraId="7B419A49" w14:textId="77777777" w:rsidR="00826FCF" w:rsidRDefault="00826FCF" w:rsidP="0080100E"/>
    <w:p w14:paraId="1EC8E652" w14:textId="77777777" w:rsidR="00826FCF" w:rsidRDefault="00826FCF" w:rsidP="0080100E"/>
    <w:p w14:paraId="1C389EC0" w14:textId="77777777" w:rsidR="00826FCF" w:rsidRDefault="00826FCF" w:rsidP="0080100E"/>
    <w:p w14:paraId="432EDFC0" w14:textId="77777777" w:rsidR="00826FCF" w:rsidRDefault="00826FCF" w:rsidP="0080100E"/>
    <w:p w14:paraId="784AA4D5" w14:textId="77777777" w:rsidR="00826FCF" w:rsidRDefault="00826FCF" w:rsidP="0080100E"/>
    <w:p w14:paraId="62A288A5" w14:textId="77777777" w:rsidR="00826FCF" w:rsidRDefault="00826FCF" w:rsidP="0080100E"/>
    <w:p w14:paraId="10611928" w14:textId="77777777" w:rsidR="00826FCF" w:rsidRDefault="00826FCF" w:rsidP="0080100E"/>
    <w:p w14:paraId="780EC6A1" w14:textId="77777777" w:rsidR="00826FCF" w:rsidRDefault="00826FCF" w:rsidP="0080100E"/>
    <w:p w14:paraId="69E70A0B" w14:textId="77777777" w:rsidR="00826FCF" w:rsidRDefault="00826FCF" w:rsidP="0080100E"/>
    <w:p w14:paraId="5F793610" w14:textId="77777777" w:rsidR="00826FCF" w:rsidRDefault="00826FCF" w:rsidP="0080100E"/>
    <w:p w14:paraId="481BFD7F" w14:textId="77777777" w:rsidR="00826FCF" w:rsidRDefault="00826FCF" w:rsidP="0080100E"/>
    <w:p w14:paraId="74D8CA60" w14:textId="77777777" w:rsidR="00826FCF" w:rsidRDefault="00826FCF" w:rsidP="0080100E"/>
    <w:p w14:paraId="3BD8AB87" w14:textId="77777777" w:rsidR="00826FCF" w:rsidRDefault="00826FCF" w:rsidP="0080100E"/>
    <w:p w14:paraId="02392E31" w14:textId="77777777" w:rsidR="00826FCF" w:rsidRDefault="00826FCF"/>
    <w:p w14:paraId="66ADC09A" w14:textId="77777777" w:rsidR="00826FCF" w:rsidRDefault="00826FCF" w:rsidP="009F310A"/>
    <w:p w14:paraId="32C2B3A2" w14:textId="77777777" w:rsidR="00826FCF" w:rsidRDefault="00826FCF"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7"/>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1E1F73"/>
    <w:rsid w:val="00201E61"/>
    <w:rsid w:val="00215DF2"/>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0444"/>
    <w:rsid w:val="003B1F3F"/>
    <w:rsid w:val="003B2512"/>
    <w:rsid w:val="003B78E9"/>
    <w:rsid w:val="003C49D3"/>
    <w:rsid w:val="003C5B9A"/>
    <w:rsid w:val="0040163B"/>
    <w:rsid w:val="00404658"/>
    <w:rsid w:val="00420B24"/>
    <w:rsid w:val="0043113F"/>
    <w:rsid w:val="00431A87"/>
    <w:rsid w:val="0043256B"/>
    <w:rsid w:val="00432821"/>
    <w:rsid w:val="004367EC"/>
    <w:rsid w:val="0044657D"/>
    <w:rsid w:val="00450B70"/>
    <w:rsid w:val="00451818"/>
    <w:rsid w:val="00453659"/>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0E7"/>
    <w:rsid w:val="005614A6"/>
    <w:rsid w:val="00572A54"/>
    <w:rsid w:val="00576788"/>
    <w:rsid w:val="00577C81"/>
    <w:rsid w:val="00584E18"/>
    <w:rsid w:val="005973E9"/>
    <w:rsid w:val="005A4548"/>
    <w:rsid w:val="005D0600"/>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B0815"/>
    <w:rsid w:val="007B13A8"/>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26FCF"/>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76368"/>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64C6"/>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863CD"/>
    <w:rsid w:val="00E9095F"/>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r>
            <a:rPr lang="pt-BR"/>
            <a:t>83 Trabalhos encontrados na busca da ACM</a:t>
          </a:r>
        </a:p>
      </dgm:t>
    </dgm:pt>
    <dgm:pt modelId="{A02C7DBD-E242-4E36-A075-E2F7919B630F}" type="parTrans" cxnId="{58F5710B-6EE6-43C0-A4FA-80106FDF8CDB}">
      <dgm:prSet/>
      <dgm:spPr/>
      <dgm:t>
        <a:bodyPr/>
        <a:lstStyle/>
        <a:p>
          <a:endParaRPr lang="pt-BR"/>
        </a:p>
      </dgm:t>
    </dgm:pt>
    <dgm:pt modelId="{48EAEC64-1AE2-4D4D-9308-A66C8A17AB50}" type="sibTrans" cxnId="{58F5710B-6EE6-43C0-A4FA-80106FDF8CDB}">
      <dgm:prSet/>
      <dgm:spPr/>
      <dgm:t>
        <a:bodyPr/>
        <a:lstStyle/>
        <a:p>
          <a:endParaRPr lang="pt-BR"/>
        </a:p>
      </dgm:t>
    </dgm:pt>
    <dgm:pt modelId="{62174A4A-4798-4B40-9B2B-02161CC5FBA1}">
      <dgm:prSet phldrT="[Texto]"/>
      <dgm:spPr/>
      <dgm:t>
        <a:bodyPr/>
        <a:lstStyle/>
        <a:p>
          <a:r>
            <a:rPr lang="pt-BR" b="0" i="0"/>
            <a:t>44 Trabalhos mantidos pelo titulo</a:t>
          </a:r>
          <a:endParaRPr lang="pt-BR" b="0"/>
        </a:p>
      </dgm:t>
    </dgm:pt>
    <dgm:pt modelId="{17EEB346-7B2A-41B3-B725-FBB77FD2A6B5}" type="parTrans" cxnId="{36C79FBF-9705-4F4C-85A2-DDA8FBC6D9B3}">
      <dgm:prSet/>
      <dgm:spPr/>
      <dgm:t>
        <a:bodyPr/>
        <a:lstStyle/>
        <a:p>
          <a:endParaRPr lang="pt-BR"/>
        </a:p>
      </dgm:t>
    </dgm:pt>
    <dgm:pt modelId="{0206D096-AE36-4523-B26C-362930AF0F79}" type="sibTrans" cxnId="{36C79FBF-9705-4F4C-85A2-DDA8FBC6D9B3}">
      <dgm:prSet/>
      <dgm:spPr/>
      <dgm:t>
        <a:bodyPr/>
        <a:lstStyle/>
        <a:p>
          <a:endParaRPr lang="pt-BR"/>
        </a:p>
      </dgm:t>
    </dgm:pt>
    <dgm:pt modelId="{CE2DDC49-66EF-459D-81AE-810F06C9D906}">
      <dgm:prSet phldrT="[Texto]"/>
      <dgm:spPr/>
      <dgm:t>
        <a:bodyPr/>
        <a:lstStyle/>
        <a:p>
          <a:r>
            <a:rPr lang="pt-BR"/>
            <a:t>23 Trabalhos mantidos pelo resumo</a:t>
          </a:r>
        </a:p>
      </dgm:t>
    </dgm:pt>
    <dgm:pt modelId="{4D431A76-1C17-4C34-815D-093B73AF037F}" type="parTrans" cxnId="{FC4A4117-4B25-4944-B5EF-B8D10A8962E3}">
      <dgm:prSet/>
      <dgm:spPr/>
      <dgm:t>
        <a:bodyPr/>
        <a:lstStyle/>
        <a:p>
          <a:endParaRPr lang="pt-BR"/>
        </a:p>
      </dgm:t>
    </dgm:pt>
    <dgm:pt modelId="{7910C13A-7FCF-4B50-B94B-6A9EDA0A806B}" type="sibTrans" cxnId="{FC4A4117-4B25-4944-B5EF-B8D10A8962E3}">
      <dgm:prSet/>
      <dgm:spPr/>
      <dgm:t>
        <a:bodyPr/>
        <a:lstStyle/>
        <a:p>
          <a:endParaRPr lang="pt-BR"/>
        </a:p>
      </dgm:t>
    </dgm:pt>
    <dgm:pt modelId="{724BEBC9-CE2D-474C-8270-B5E1737741C7}">
      <dgm:prSet phldrT="[Texto]"/>
      <dgm:spPr/>
      <dgm:t>
        <a:bodyPr/>
        <a:lstStyle/>
        <a:p>
          <a:r>
            <a:rPr lang="pt-BR"/>
            <a:t>4 Trabalhos mantidos pela introdução e conclusão</a:t>
          </a:r>
        </a:p>
      </dgm:t>
    </dgm:pt>
    <dgm:pt modelId="{A2EAA10D-FE63-491B-BBA1-C360888EC4E7}" type="parTrans" cxnId="{E267D785-F1FD-48F2-8784-C3667908E724}">
      <dgm:prSet/>
      <dgm:spPr/>
      <dgm:t>
        <a:bodyPr/>
        <a:lstStyle/>
        <a:p>
          <a:endParaRPr lang="pt-BR"/>
        </a:p>
      </dgm:t>
    </dgm:pt>
    <dgm:pt modelId="{F23B7CA2-85DD-409D-83F0-14D9C12C33AF}" type="sibTrans" cxnId="{E267D785-F1FD-48F2-8784-C3667908E724}">
      <dgm:prSet/>
      <dgm:spPr/>
      <dgm:t>
        <a:bodyPr/>
        <a:lstStyle/>
        <a:p>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a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5C412F-DDEF-4020-8045-CF1D9004D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24</Pages>
  <Words>8800</Words>
  <Characters>47521</Characters>
  <Application>Microsoft Office Word</Application>
  <DocSecurity>0</DocSecurity>
  <Lines>396</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20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55</cp:revision>
  <cp:lastPrinted>2003-10-22T01:33:00Z</cp:lastPrinted>
  <dcterms:created xsi:type="dcterms:W3CDTF">2018-05-30T22:47:00Z</dcterms:created>
  <dcterms:modified xsi:type="dcterms:W3CDTF">2020-05-20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